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049AA6" w14:textId="49FC1C11" w:rsidR="00D72162" w:rsidRDefault="009224AB" w:rsidP="000F44A4">
      <w:pPr>
        <w:jc w:val="both"/>
      </w:pPr>
      <w:bookmarkStart w:id="0" w:name="_GoBack"/>
      <w:bookmarkEnd w:id="0"/>
      <w:r>
        <w:t xml:space="preserve">Severe coronavirus infection in </w:t>
      </w:r>
      <w:r w:rsidR="00093D3F">
        <w:t xml:space="preserve">animals and </w:t>
      </w:r>
      <w:r>
        <w:t xml:space="preserve">humans – </w:t>
      </w:r>
      <w:r w:rsidR="007A3C4B">
        <w:t xml:space="preserve">lessons learnt to </w:t>
      </w:r>
      <w:r w:rsidR="009527C4">
        <w:t>aid</w:t>
      </w:r>
      <w:r w:rsidR="007A3C4B">
        <w:t xml:space="preserve"> </w:t>
      </w:r>
      <w:r w:rsidR="00687F77">
        <w:t>C</w:t>
      </w:r>
      <w:r w:rsidR="00905D52">
        <w:t>OVID-19</w:t>
      </w:r>
    </w:p>
    <w:p w14:paraId="7CE86225" w14:textId="77777777" w:rsidR="00D72162" w:rsidRDefault="00D72162" w:rsidP="000F44A4">
      <w:pPr>
        <w:jc w:val="both"/>
      </w:pPr>
    </w:p>
    <w:p w14:paraId="6773C332" w14:textId="030A73AE" w:rsidR="006F55B3" w:rsidRPr="005660F9" w:rsidRDefault="006F55B3" w:rsidP="000F44A4">
      <w:pPr>
        <w:jc w:val="both"/>
        <w:rPr>
          <w:vertAlign w:val="superscript"/>
        </w:rPr>
      </w:pPr>
      <w:r>
        <w:t>Lisa F. P. Ng</w:t>
      </w:r>
      <w:r w:rsidR="005660F9">
        <w:rPr>
          <w:vertAlign w:val="superscript"/>
        </w:rPr>
        <w:t>1,2,3</w:t>
      </w:r>
      <w:r>
        <w:t xml:space="preserve"> and Julian A. Hiscox</w:t>
      </w:r>
      <w:r w:rsidR="005660F9">
        <w:rPr>
          <w:vertAlign w:val="superscript"/>
        </w:rPr>
        <w:t>1,2,3</w:t>
      </w:r>
    </w:p>
    <w:p w14:paraId="0715C2EB" w14:textId="354677C1" w:rsidR="006F55B3" w:rsidRDefault="005660F9" w:rsidP="000F44A4">
      <w:pPr>
        <w:jc w:val="both"/>
      </w:pPr>
      <w:r>
        <w:rPr>
          <w:vertAlign w:val="superscript"/>
        </w:rPr>
        <w:t>1</w:t>
      </w:r>
      <w:r>
        <w:t>Institute for Infection and Global Health, University of Liverpool, UK.</w:t>
      </w:r>
    </w:p>
    <w:p w14:paraId="6B6CF76F" w14:textId="7E56F433" w:rsidR="005660F9" w:rsidRDefault="005660F9" w:rsidP="000F44A4">
      <w:pPr>
        <w:jc w:val="both"/>
      </w:pPr>
      <w:r>
        <w:rPr>
          <w:vertAlign w:val="superscript"/>
        </w:rPr>
        <w:t>2</w:t>
      </w:r>
      <w:r>
        <w:t>Health Protection Research Unit in Emerging and Zoonotic Infections, Liverpool, UK.</w:t>
      </w:r>
    </w:p>
    <w:p w14:paraId="68E35457" w14:textId="1412D074" w:rsidR="005660F9" w:rsidRPr="00D72162" w:rsidRDefault="00D72162" w:rsidP="000F44A4">
      <w:pPr>
        <w:jc w:val="both"/>
      </w:pPr>
      <w:r>
        <w:rPr>
          <w:vertAlign w:val="superscript"/>
        </w:rPr>
        <w:t>3</w:t>
      </w:r>
      <w:r>
        <w:t xml:space="preserve">Singapore Immunology </w:t>
      </w:r>
      <w:r w:rsidR="00074BCD">
        <w:t>Network</w:t>
      </w:r>
      <w:r>
        <w:t>, A*STAR, Singapore.</w:t>
      </w:r>
    </w:p>
    <w:p w14:paraId="10207D4E" w14:textId="77777777" w:rsidR="005660F9" w:rsidRDefault="005660F9" w:rsidP="000F44A4">
      <w:pPr>
        <w:jc w:val="both"/>
      </w:pPr>
    </w:p>
    <w:p w14:paraId="3A470875" w14:textId="78C431AA" w:rsidR="003020BC" w:rsidRDefault="003020BC" w:rsidP="000F44A4">
      <w:pPr>
        <w:jc w:val="both"/>
      </w:pPr>
      <w:r>
        <w:t xml:space="preserve">Coronaviruses </w:t>
      </w:r>
      <w:r w:rsidR="007A3C4B">
        <w:t>have been around for many years a</w:t>
      </w:r>
      <w:r>
        <w:t xml:space="preserve">nd </w:t>
      </w:r>
      <w:r w:rsidR="00D11177">
        <w:t>were first discovered in the 19</w:t>
      </w:r>
      <w:r w:rsidR="001A00D4">
        <w:t>60s</w:t>
      </w:r>
      <w:r w:rsidR="00FA7CF1">
        <w:t>. T</w:t>
      </w:r>
      <w:r w:rsidR="007A3C4B">
        <w:t>ypically, t</w:t>
      </w:r>
      <w:r w:rsidR="00FA7CF1">
        <w:t xml:space="preserve">hese included viruses that </w:t>
      </w:r>
      <w:r w:rsidR="001A00D4">
        <w:t xml:space="preserve">contributed to the common cold </w:t>
      </w:r>
      <w:r w:rsidR="007A3C4B">
        <w:t>(HCoV-229E)</w:t>
      </w:r>
      <w:r w:rsidR="00BD48A6">
        <w:t xml:space="preserve"> </w:t>
      </w:r>
      <w:r w:rsidR="001A00D4">
        <w:t xml:space="preserve">and </w:t>
      </w:r>
      <w:r w:rsidR="00EF3995">
        <w:t>a variety of animal and avian coronaviruses, such as infectious bronchitis virus</w:t>
      </w:r>
      <w:r w:rsidR="00C2097A">
        <w:t xml:space="preserve"> (IBV)</w:t>
      </w:r>
      <w:r w:rsidR="00EF3995">
        <w:t xml:space="preserve">. </w:t>
      </w:r>
      <w:r w:rsidR="00C2097A">
        <w:t>Common features included respiratory but also gastrointestinal illness.</w:t>
      </w:r>
      <w:r w:rsidR="001A00D4">
        <w:t xml:space="preserve"> </w:t>
      </w:r>
      <w:r w:rsidR="007877EF">
        <w:t xml:space="preserve">Strains of IBV have been shown to target the oviduct and others to cause severe kidney disease. </w:t>
      </w:r>
      <w:r w:rsidR="00BD48A6">
        <w:t>These animal and avian coronaviruses can have high mortality rates and illustrate</w:t>
      </w:r>
      <w:r w:rsidR="004C2879">
        <w:t xml:space="preserve"> the </w:t>
      </w:r>
      <w:r w:rsidR="00C2097A">
        <w:t xml:space="preserve">difficulty of developing vaccines. </w:t>
      </w:r>
      <w:r w:rsidR="00DA5B4C">
        <w:t xml:space="preserve">Similar to the story with influenza virus, despite many decades of research, there is no </w:t>
      </w:r>
      <w:r w:rsidR="007A3C4B">
        <w:t xml:space="preserve">pan-IBV </w:t>
      </w:r>
      <w:r w:rsidR="00DA5B4C">
        <w:t xml:space="preserve">vaccine that protects against all strains of </w:t>
      </w:r>
      <w:r w:rsidR="003A0877">
        <w:t>this coronavirus</w:t>
      </w:r>
      <w:r w:rsidR="00DA5B4C">
        <w:t xml:space="preserve">. This in part is due to the continuous diversity in the virus spike </w:t>
      </w:r>
      <w:r w:rsidR="009016F9">
        <w:t>glycoprotein</w:t>
      </w:r>
      <w:r w:rsidR="00DA5B4C">
        <w:t xml:space="preserve">, </w:t>
      </w:r>
      <w:r w:rsidR="009016F9">
        <w:t xml:space="preserve">a major </w:t>
      </w:r>
      <w:r w:rsidR="009527C4">
        <w:t xml:space="preserve">immunogenic </w:t>
      </w:r>
      <w:r w:rsidR="009016F9">
        <w:t xml:space="preserve">target </w:t>
      </w:r>
      <w:r w:rsidR="004639C8">
        <w:t xml:space="preserve">and hence </w:t>
      </w:r>
      <w:r w:rsidR="009527C4">
        <w:t xml:space="preserve">good </w:t>
      </w:r>
      <w:r w:rsidR="004639C8">
        <w:t xml:space="preserve">vaccine </w:t>
      </w:r>
      <w:r w:rsidR="009527C4">
        <w:t>candidate</w:t>
      </w:r>
      <w:r w:rsidR="00DA5B4C">
        <w:t>.</w:t>
      </w:r>
    </w:p>
    <w:p w14:paraId="22BBBF60" w14:textId="77777777" w:rsidR="003020BC" w:rsidRDefault="003020BC" w:rsidP="000F44A4">
      <w:pPr>
        <w:jc w:val="both"/>
      </w:pPr>
    </w:p>
    <w:p w14:paraId="4A56BA4A" w14:textId="3EDE53F9" w:rsidR="00A7214B" w:rsidRDefault="00017CB2" w:rsidP="000F44A4">
      <w:pPr>
        <w:jc w:val="both"/>
      </w:pPr>
      <w:r>
        <w:t xml:space="preserve">During our PhDs on coronaviruses in the mid-1990s, </w:t>
      </w:r>
      <w:r w:rsidR="00700898">
        <w:t>these viruses</w:t>
      </w:r>
      <w:r w:rsidR="00905D52">
        <w:t xml:space="preserve"> were </w:t>
      </w:r>
      <w:r w:rsidR="000F44A4">
        <w:t xml:space="preserve">described as the backwater of virology </w:t>
      </w:r>
      <w:r w:rsidR="007A3C4B">
        <w:t xml:space="preserve">with </w:t>
      </w:r>
      <w:r w:rsidR="000F44A4">
        <w:t>no</w:t>
      </w:r>
      <w:r w:rsidR="00700898">
        <w:t xml:space="preserve"> </w:t>
      </w:r>
      <w:r w:rsidR="003B42D6">
        <w:t xml:space="preserve">identified </w:t>
      </w:r>
      <w:r w:rsidR="000F44A4">
        <w:t>coronavirus</w:t>
      </w:r>
      <w:r w:rsidR="0058460A">
        <w:t>es</w:t>
      </w:r>
      <w:r w:rsidR="000F44A4">
        <w:t xml:space="preserve"> </w:t>
      </w:r>
      <w:r w:rsidR="007A3C4B">
        <w:t xml:space="preserve">that </w:t>
      </w:r>
      <w:r w:rsidR="000F44A4">
        <w:t>caused serious disease in humans.</w:t>
      </w:r>
      <w:r>
        <w:t xml:space="preserve"> </w:t>
      </w:r>
      <w:r w:rsidR="007A3C4B">
        <w:t>However, t</w:t>
      </w:r>
      <w:r>
        <w:t xml:space="preserve">his changed in </w:t>
      </w:r>
      <w:r w:rsidR="000A6778">
        <w:t>2002/</w:t>
      </w:r>
      <w:r w:rsidR="002A0287">
        <w:t>2003 with the advent of the severe acute respiratory syndrome coronavirus</w:t>
      </w:r>
      <w:r w:rsidR="006B6C2B">
        <w:t xml:space="preserve"> (SARS-</w:t>
      </w:r>
      <w:proofErr w:type="spellStart"/>
      <w:r w:rsidR="006B6C2B">
        <w:t>CoV</w:t>
      </w:r>
      <w:proofErr w:type="spellEnd"/>
      <w:r w:rsidR="007A3C4B">
        <w:t>)</w:t>
      </w:r>
      <w:r w:rsidR="00AC1DDF">
        <w:t>.</w:t>
      </w:r>
      <w:r w:rsidR="003A3226">
        <w:t xml:space="preserve"> </w:t>
      </w:r>
      <w:r w:rsidR="009519CC">
        <w:t xml:space="preserve">Fast forward to </w:t>
      </w:r>
      <w:r w:rsidR="00290E3E">
        <w:t xml:space="preserve">2012 and Middle Eastern respiratory </w:t>
      </w:r>
      <w:r w:rsidR="000C1526">
        <w:t xml:space="preserve">syndrome coronavirus </w:t>
      </w:r>
      <w:r w:rsidR="008816C3">
        <w:t>(MERS-</w:t>
      </w:r>
      <w:proofErr w:type="spellStart"/>
      <w:r w:rsidR="008816C3">
        <w:t>CoV</w:t>
      </w:r>
      <w:proofErr w:type="spellEnd"/>
      <w:r w:rsidR="008816C3">
        <w:t xml:space="preserve">) </w:t>
      </w:r>
      <w:r w:rsidR="000C1526">
        <w:t>emerged in the Kingdom of Saudi Arabia</w:t>
      </w:r>
      <w:r w:rsidR="000D65B8">
        <w:t>. Despite rigorous control measures</w:t>
      </w:r>
      <w:r w:rsidR="007B0FB4">
        <w:t>,</w:t>
      </w:r>
      <w:r w:rsidR="000C1526">
        <w:t xml:space="preserve"> </w:t>
      </w:r>
      <w:r w:rsidR="008E4878">
        <w:t>isolated outbreaks are still ongoing</w:t>
      </w:r>
      <w:r w:rsidR="000D65B8">
        <w:t xml:space="preserve">, and illustrate the </w:t>
      </w:r>
      <w:r w:rsidR="007B0FB4">
        <w:t>problems in controlling infectious diseases with a zoonotic reservoir</w:t>
      </w:r>
      <w:r w:rsidR="00BF5670">
        <w:t>.</w:t>
      </w:r>
      <w:r w:rsidR="00FA2433">
        <w:t xml:space="preserve"> </w:t>
      </w:r>
      <w:r w:rsidR="003A3226">
        <w:t xml:space="preserve"> </w:t>
      </w:r>
      <w:r w:rsidR="00FA2433">
        <w:t xml:space="preserve">Cases of </w:t>
      </w:r>
      <w:r w:rsidR="007A3C4B">
        <w:t>SARS-CoV-2</w:t>
      </w:r>
      <w:r w:rsidR="003A3226" w:rsidRPr="001664DE">
        <w:t xml:space="preserve"> </w:t>
      </w:r>
      <w:r w:rsidR="00FA2433">
        <w:t xml:space="preserve">have overtaken the number of cases we saw with </w:t>
      </w:r>
      <w:r w:rsidR="003A3226">
        <w:t>SARS-</w:t>
      </w:r>
      <w:proofErr w:type="spellStart"/>
      <w:r w:rsidR="003A3226">
        <w:t>CoV</w:t>
      </w:r>
      <w:proofErr w:type="spellEnd"/>
      <w:r w:rsidR="00FA2433">
        <w:t xml:space="preserve">, </w:t>
      </w:r>
      <w:r w:rsidR="003A3226">
        <w:t xml:space="preserve">yet it took over a year to halt the spread of </w:t>
      </w:r>
      <w:r w:rsidR="00EC48FB">
        <w:t>SARS-</w:t>
      </w:r>
      <w:proofErr w:type="spellStart"/>
      <w:r w:rsidR="00EC48FB">
        <w:t>CoV</w:t>
      </w:r>
      <w:proofErr w:type="spellEnd"/>
      <w:r w:rsidR="0092429D">
        <w:t>. This suggests</w:t>
      </w:r>
      <w:r w:rsidR="004639C8">
        <w:t xml:space="preserve"> that </w:t>
      </w:r>
      <w:r w:rsidR="00BE72DF">
        <w:t>controlling SARS-CoV-2</w:t>
      </w:r>
      <w:r w:rsidR="00BE72DF" w:rsidRPr="001664DE">
        <w:t xml:space="preserve"> </w:t>
      </w:r>
      <w:r w:rsidR="00BE72DF">
        <w:t>may take a similar period of time or longer</w:t>
      </w:r>
      <w:r w:rsidR="003A3226">
        <w:t>.</w:t>
      </w:r>
    </w:p>
    <w:p w14:paraId="2BF8E3FA" w14:textId="77777777" w:rsidR="00A7214B" w:rsidRDefault="00A7214B" w:rsidP="000F44A4">
      <w:pPr>
        <w:jc w:val="both"/>
      </w:pPr>
    </w:p>
    <w:p w14:paraId="27E8BA9E" w14:textId="1FEDAF7A" w:rsidR="00E877BB" w:rsidRDefault="002650C5" w:rsidP="000F44A4">
      <w:pPr>
        <w:jc w:val="both"/>
      </w:pPr>
      <w:r>
        <w:t>T</w:t>
      </w:r>
      <w:r w:rsidR="00992B5F">
        <w:t>here are no licenced antiviral therapies or vaccine</w:t>
      </w:r>
      <w:r w:rsidR="00F07511">
        <w:t xml:space="preserve">s for </w:t>
      </w:r>
      <w:r w:rsidR="00056481">
        <w:t xml:space="preserve">the </w:t>
      </w:r>
      <w:r w:rsidR="00F07511">
        <w:t xml:space="preserve">treatment </w:t>
      </w:r>
      <w:r w:rsidR="00672DFF">
        <w:t xml:space="preserve">of coronavirus infection </w:t>
      </w:r>
      <w:r w:rsidR="00F07511">
        <w:t xml:space="preserve">in humans. </w:t>
      </w:r>
      <w:r w:rsidR="00B1531E" w:rsidRPr="00B1531E">
        <w:t xml:space="preserve">Several studies are ongoing evaluating </w:t>
      </w:r>
      <w:r w:rsidR="00F82CF1">
        <w:t>antivirals</w:t>
      </w:r>
      <w:r w:rsidR="00B1531E" w:rsidRPr="00B1531E">
        <w:t xml:space="preserve"> for MERS-coronavirus infection.</w:t>
      </w:r>
      <w:r w:rsidR="006A67EA">
        <w:t xml:space="preserve"> However, </w:t>
      </w:r>
      <w:r w:rsidR="006D1063">
        <w:t>differences</w:t>
      </w:r>
      <w:r w:rsidR="006A67EA">
        <w:t xml:space="preserve"> between animal models and humans </w:t>
      </w:r>
      <w:r w:rsidR="006D1063">
        <w:t>may become apparent.</w:t>
      </w:r>
      <w:r w:rsidR="00E65042">
        <w:t xml:space="preserve"> For example, whilst the use of </w:t>
      </w:r>
      <w:r w:rsidR="00671EFD">
        <w:t xml:space="preserve">ribavirin and interferon </w:t>
      </w:r>
      <w:r w:rsidR="004A3B8C">
        <w:t>therapy</w:t>
      </w:r>
      <w:r w:rsidR="00671EFD">
        <w:t xml:space="preserve"> was effective in an animal model for MERS-</w:t>
      </w:r>
      <w:r w:rsidR="004A3B8C">
        <w:t>coronavirus</w:t>
      </w:r>
      <w:r w:rsidR="004A3B8C">
        <w:fldChar w:fldCharType="begin">
          <w:fldData xml:space="preserve">PEVuZE5vdGU+PENpdGU+PEF1dGhvcj5GYWx6YXJhbm88L0F1dGhvcj48WWVhcj4yMDEzPC9ZZWFy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==
</w:fldData>
        </w:fldChar>
      </w:r>
      <w:r w:rsidR="004A3B8C">
        <w:instrText xml:space="preserve"> ADDIN EN.CITE </w:instrText>
      </w:r>
      <w:r w:rsidR="004A3B8C">
        <w:fldChar w:fldCharType="begin">
          <w:fldData xml:space="preserve">PEVuZE5vdGU+PENpdGU+PEF1dGhvcj5GYWx6YXJhbm88L0F1dGhvcj48WWVhcj4yMDEzPC9ZZWFy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==
</w:fldData>
        </w:fldChar>
      </w:r>
      <w:r w:rsidR="004A3B8C">
        <w:instrText xml:space="preserve"> ADDIN EN.CITE.DATA </w:instrText>
      </w:r>
      <w:r w:rsidR="004A3B8C">
        <w:fldChar w:fldCharType="end"/>
      </w:r>
      <w:r w:rsidR="004A3B8C">
        <w:fldChar w:fldCharType="separate"/>
      </w:r>
      <w:r w:rsidR="004A3B8C" w:rsidRPr="004A3B8C">
        <w:rPr>
          <w:noProof/>
          <w:vertAlign w:val="superscript"/>
        </w:rPr>
        <w:t>1</w:t>
      </w:r>
      <w:r w:rsidR="004A3B8C">
        <w:fldChar w:fldCharType="end"/>
      </w:r>
      <w:r w:rsidR="00671EFD">
        <w:t>, this was not reflected in the</w:t>
      </w:r>
      <w:r w:rsidR="009E0FE9">
        <w:t xml:space="preserve"> clinic</w:t>
      </w:r>
      <w:r w:rsidR="00F76D49">
        <w:fldChar w:fldCharType="begin">
          <w:fldData xml:space="preserve">PEVuZE5vdGU+PENpdGU+PEF1dGhvcj5BcmFiaTwvQXV0aG9yPjxZZWFyPjIwMTk8L1llYXI+PFJl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</w:fldData>
        </w:fldChar>
      </w:r>
      <w:r w:rsidR="00F76D49">
        <w:instrText xml:space="preserve"> ADDIN EN.CITE </w:instrText>
      </w:r>
      <w:r w:rsidR="00F76D49">
        <w:fldChar w:fldCharType="begin">
          <w:fldData xml:space="preserve">PEVuZE5vdGU+PENpdGU+PEF1dGhvcj5BcmFiaTwvQXV0aG9yPjxZZWFyPjIwMTk8L1llYXI+PFJl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</w:fldData>
        </w:fldChar>
      </w:r>
      <w:r w:rsidR="00F76D49">
        <w:instrText xml:space="preserve"> ADDIN EN.CITE.DATA </w:instrText>
      </w:r>
      <w:r w:rsidR="00F76D49">
        <w:fldChar w:fldCharType="end"/>
      </w:r>
      <w:r w:rsidR="00F76D49">
        <w:fldChar w:fldCharType="separate"/>
      </w:r>
      <w:r w:rsidR="00F76D49" w:rsidRPr="00F76D49">
        <w:rPr>
          <w:noProof/>
          <w:vertAlign w:val="superscript"/>
        </w:rPr>
        <w:t>2</w:t>
      </w:r>
      <w:r w:rsidR="00F76D49">
        <w:fldChar w:fldCharType="end"/>
      </w:r>
      <w:r w:rsidR="009E0FE9">
        <w:t>.</w:t>
      </w:r>
      <w:r w:rsidR="00D1794C">
        <w:t xml:space="preserve"> The purpose of an antiviral is to reduce viral load, thus improving outcome and reducing clinical symptoms. However, one of the persistent threats with this approach is the emergence of resistance strains. Transiently targeting the function of host cellular proteins required for virus biology may hold one of the best promises for </w:t>
      </w:r>
      <w:r w:rsidR="00431AB7">
        <w:t xml:space="preserve">rapid </w:t>
      </w:r>
      <w:r w:rsidR="00D1794C">
        <w:t>antiviral development</w:t>
      </w:r>
      <w:r w:rsidR="00431AB7">
        <w:t xml:space="preserve"> for SARS-CoV-2</w:t>
      </w:r>
      <w:r w:rsidR="00D1794C">
        <w:t>. Such approaches reduce the risk of resistance and potentially dramatically reduce development time. They may also be pan-corona as the virus family has a very conserved replication mechanism.</w:t>
      </w:r>
      <w:r w:rsidR="00431AB7">
        <w:t xml:space="preserve"> </w:t>
      </w:r>
      <w:r w:rsidR="006D1063">
        <w:t>However, a</w:t>
      </w:r>
      <w:r w:rsidR="000A6098">
        <w:t xml:space="preserve"> promising vaccine</w:t>
      </w:r>
      <w:r w:rsidR="008816C3">
        <w:t xml:space="preserve"> for MERS-</w:t>
      </w:r>
      <w:proofErr w:type="spellStart"/>
      <w:r w:rsidR="008816C3">
        <w:t>CoV</w:t>
      </w:r>
      <w:proofErr w:type="spellEnd"/>
      <w:r w:rsidR="000A6098">
        <w:t xml:space="preserve">, based on </w:t>
      </w:r>
      <w:r w:rsidR="000A6098" w:rsidRPr="00054FFF">
        <w:t>ChAdOx1</w:t>
      </w:r>
      <w:r w:rsidR="000A6098">
        <w:t>,</w:t>
      </w:r>
      <w:r w:rsidR="008816C3">
        <w:t xml:space="preserve"> </w:t>
      </w:r>
      <w:r w:rsidR="00F07511">
        <w:t xml:space="preserve">is </w:t>
      </w:r>
      <w:r w:rsidR="00054FFF">
        <w:t>about to undergo</w:t>
      </w:r>
      <w:r w:rsidR="003B42D6">
        <w:t xml:space="preserve"> </w:t>
      </w:r>
      <w:r w:rsidR="00054FFF" w:rsidRPr="00054FFF">
        <w:t>Phase 1 clinical trial</w:t>
      </w:r>
      <w:r w:rsidR="00054FFF">
        <w:t>s</w:t>
      </w:r>
      <w:r w:rsidR="00054FFF" w:rsidRPr="00054FFF">
        <w:t xml:space="preserve"> in humans in Saudi Arabia </w:t>
      </w:r>
      <w:r w:rsidR="000C101A">
        <w:t xml:space="preserve">to </w:t>
      </w:r>
      <w:r w:rsidR="00054FFF" w:rsidRPr="00054FFF">
        <w:t>assess safety and tolerability</w:t>
      </w:r>
      <w:r w:rsidR="00054FFF">
        <w:t>.</w:t>
      </w:r>
      <w:r w:rsidR="000A6098">
        <w:t xml:space="preserve"> A DNA vaccine has previously undergo</w:t>
      </w:r>
      <w:r w:rsidR="00C7236B">
        <w:t>ne successful</w:t>
      </w:r>
      <w:r w:rsidR="000A6098">
        <w:t xml:space="preserve"> Phase 1 evaluation</w:t>
      </w:r>
      <w:r w:rsidR="00C7236B">
        <w:fldChar w:fldCharType="begin">
          <w:fldData xml:space="preserve">PEVuZE5vdGU+PENpdGU+PEF1dGhvcj5Nb2RqYXJyYWQ8L0F1dGhvcj48WWVhcj4yMDE5PC9ZZWFy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</w:fldData>
        </w:fldChar>
      </w:r>
      <w:r w:rsidR="00F76D49">
        <w:instrText xml:space="preserve"> ADDIN EN.CITE </w:instrText>
      </w:r>
      <w:r w:rsidR="00F76D49">
        <w:fldChar w:fldCharType="begin">
          <w:fldData xml:space="preserve">PEVuZE5vdGU+PENpdGU+PEF1dGhvcj5Nb2RqYXJyYWQ8L0F1dGhvcj48WWVhcj4yMDE5PC9ZZWFy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</w:fldData>
        </w:fldChar>
      </w:r>
      <w:r w:rsidR="00F76D49">
        <w:instrText xml:space="preserve"> ADDIN EN.CITE.DATA </w:instrText>
      </w:r>
      <w:r w:rsidR="00F76D49">
        <w:fldChar w:fldCharType="end"/>
      </w:r>
      <w:r w:rsidR="00C7236B">
        <w:fldChar w:fldCharType="separate"/>
      </w:r>
      <w:r w:rsidR="00F76D49" w:rsidRPr="00F76D49">
        <w:rPr>
          <w:noProof/>
          <w:vertAlign w:val="superscript"/>
        </w:rPr>
        <w:t>3</w:t>
      </w:r>
      <w:r w:rsidR="00C7236B">
        <w:fldChar w:fldCharType="end"/>
      </w:r>
      <w:r w:rsidR="000A6098">
        <w:t>.</w:t>
      </w:r>
      <w:r w:rsidR="0092429D">
        <w:t xml:space="preserve"> These vehicles will almost certainly be appropriate for SARS-CoV-2.</w:t>
      </w:r>
      <w:r w:rsidR="00E877BB">
        <w:t xml:space="preserve"> </w:t>
      </w:r>
    </w:p>
    <w:p w14:paraId="5817CEDE" w14:textId="24680473" w:rsidR="00AC0F44" w:rsidRDefault="00AC0F44" w:rsidP="000F44A4">
      <w:pPr>
        <w:jc w:val="both"/>
      </w:pPr>
    </w:p>
    <w:p w14:paraId="7EE9E145" w14:textId="70058328" w:rsidR="003F7655" w:rsidRDefault="000D2E35" w:rsidP="000F44A4">
      <w:pPr>
        <w:jc w:val="both"/>
      </w:pPr>
      <w:r>
        <w:t>D</w:t>
      </w:r>
      <w:r w:rsidR="00AC0F44">
        <w:t xml:space="preserve">espite </w:t>
      </w:r>
      <w:r w:rsidR="00C21C81">
        <w:t>SARS-</w:t>
      </w:r>
      <w:proofErr w:type="spellStart"/>
      <w:r w:rsidR="00C21C81">
        <w:t>CoV</w:t>
      </w:r>
      <w:proofErr w:type="spellEnd"/>
      <w:r w:rsidR="00C21C81">
        <w:t>, MERS-</w:t>
      </w:r>
      <w:proofErr w:type="spellStart"/>
      <w:r w:rsidR="00C21C81">
        <w:t>CoV</w:t>
      </w:r>
      <w:proofErr w:type="spellEnd"/>
      <w:r w:rsidR="00C21C81">
        <w:t xml:space="preserve"> and SARS-CoV-2</w:t>
      </w:r>
      <w:r w:rsidR="00AC0F44">
        <w:t xml:space="preserve"> being in the same </w:t>
      </w:r>
      <w:r w:rsidR="001664DE">
        <w:t>family</w:t>
      </w:r>
      <w:r w:rsidR="00B62FB6">
        <w:t>,</w:t>
      </w:r>
      <w:r w:rsidR="001664DE">
        <w:t xml:space="preserve"> their properties appear subtly different</w:t>
      </w:r>
      <w:r w:rsidR="00B62FB6">
        <w:t>,</w:t>
      </w:r>
      <w:r w:rsidR="001664DE">
        <w:t xml:space="preserve"> and understanding these </w:t>
      </w:r>
      <w:r w:rsidR="009527C4">
        <w:t xml:space="preserve">will be </w:t>
      </w:r>
      <w:r w:rsidR="007647DB">
        <w:t>key in the ultimate control of SARS-</w:t>
      </w:r>
      <w:r w:rsidR="007647DB">
        <w:lastRenderedPageBreak/>
        <w:t xml:space="preserve">CoV-2 and treating COVID-19. </w:t>
      </w:r>
      <w:r w:rsidR="00D12685">
        <w:t>For example, MERS-</w:t>
      </w:r>
      <w:proofErr w:type="spellStart"/>
      <w:r w:rsidR="00D12685">
        <w:t>CoV</w:t>
      </w:r>
      <w:proofErr w:type="spellEnd"/>
      <w:r w:rsidR="00D12685">
        <w:t xml:space="preserve"> has a case fatality rate </w:t>
      </w:r>
      <w:r w:rsidR="00D87C25">
        <w:t xml:space="preserve">(CFR) </w:t>
      </w:r>
      <w:r w:rsidR="00D12685">
        <w:t>of approximately 30%</w:t>
      </w:r>
      <w:r w:rsidR="00BB420A">
        <w:t>,</w:t>
      </w:r>
      <w:r w:rsidR="00D12685">
        <w:t xml:space="preserve"> whereas </w:t>
      </w:r>
      <w:r w:rsidR="00FC4F51">
        <w:t>for SARS-</w:t>
      </w:r>
      <w:proofErr w:type="spellStart"/>
      <w:r w:rsidR="00FC4F51">
        <w:t>CoV</w:t>
      </w:r>
      <w:proofErr w:type="spellEnd"/>
      <w:r w:rsidR="00BB420A">
        <w:t xml:space="preserve"> </w:t>
      </w:r>
      <w:r w:rsidR="000C7787">
        <w:t xml:space="preserve">this </w:t>
      </w:r>
      <w:r w:rsidR="00B62FB6">
        <w:t>was around 10%.</w:t>
      </w:r>
      <w:r w:rsidR="0080039D">
        <w:t xml:space="preserve"> Of course, </w:t>
      </w:r>
      <w:r w:rsidR="00133726">
        <w:t>we also need to take into</w:t>
      </w:r>
      <w:r w:rsidR="0080039D">
        <w:t xml:space="preserve"> account potential asymptomatic infections</w:t>
      </w:r>
      <w:r w:rsidR="00D659CA">
        <w:t xml:space="preserve">, and </w:t>
      </w:r>
      <w:r w:rsidR="005E2CC2">
        <w:t>such</w:t>
      </w:r>
      <w:r w:rsidR="00D659CA">
        <w:t xml:space="preserve"> data is essential in modelling the risk posed by SARS-CoV-2. </w:t>
      </w:r>
      <w:r w:rsidR="001F12D3">
        <w:t xml:space="preserve">The importance of this was demonstrated in the 2013-2016 </w:t>
      </w:r>
      <w:r w:rsidR="005E2CC2">
        <w:t xml:space="preserve">West African </w:t>
      </w:r>
      <w:r w:rsidR="001F12D3">
        <w:t>Ebola virus outbreak</w:t>
      </w:r>
      <w:r w:rsidR="001D0777">
        <w:t>.</w:t>
      </w:r>
      <w:r w:rsidR="001F12D3">
        <w:t xml:space="preserve"> </w:t>
      </w:r>
      <w:r w:rsidR="001D0777">
        <w:t xml:space="preserve">Subsequent </w:t>
      </w:r>
      <w:r w:rsidR="001F12D3">
        <w:t xml:space="preserve">accurate assessment of asymptomatic </w:t>
      </w:r>
      <w:r w:rsidR="003F7655">
        <w:t xml:space="preserve">patients resulted in a revision of the CFR </w:t>
      </w:r>
      <w:r w:rsidR="006E3421">
        <w:t>at the epicentre of the outbreak</w:t>
      </w:r>
      <w:r w:rsidR="00DB5243">
        <w:fldChar w:fldCharType="begin"/>
      </w:r>
      <w:r w:rsidR="00F76D49">
        <w:instrText xml:space="preserve"> ADDIN EN.CITE &lt;EndNote&gt;&lt;Cite&gt;&lt;Author&gt;Timothy&lt;/Author&gt;&lt;Year&gt;2019&lt;/Year&gt;&lt;RecNum&gt;4&lt;/RecNum&gt;&lt;DisplayText&gt;&lt;style face="superscript"&gt;4&lt;/style&gt;&lt;/DisplayText&gt;&lt;record&gt;&lt;rec-number&gt;4&lt;/rec-number&gt;&lt;foreign-keys&gt;&lt;key app="EN" db-id="vff0zsa9tvxe91e59rdx9xfzxwre92vvtd2r" timestamp="1581877377"&gt;4&lt;/key&gt;&lt;/foreign-keys&gt;&lt;ref-type name="Journal Article"&gt;17&lt;/ref-type&gt;&lt;contributors&gt;&lt;authors&gt;&lt;author&gt;Timothy, J. W. S.&lt;/author&gt;&lt;author&gt;Hall, Y.&lt;/author&gt;&lt;author&gt;Akoi-Bore, J.&lt;/author&gt;&lt;author&gt;Diallo, B.&lt;/author&gt;&lt;author&gt;Tipton, T. R. W.&lt;/author&gt;&lt;author&gt;Bower, H.&lt;/author&gt;&lt;author&gt;Strecker, T.&lt;/author&gt;&lt;author&gt;Glynn, J. R.&lt;/author&gt;&lt;author&gt;Carroll, M. W.&lt;/author&gt;&lt;/authors&gt;&lt;/contributors&gt;&lt;auth-address&gt;London School of Hygiene &amp;amp; Tropical Medicine, London, UK. Electronic address: joseph.timothy@lshtm.ac.uk.&amp;#xD;Research and Development Institute, National Infection Service, Public Health England, Porton Down, Salisbury, UK.&amp;#xD;Public Health England/Tropical Medicine Institute Berlin Reference Laboratory, Gueckedou, Guinea.&amp;#xD;World Health Organization, Regional Office for Africa, Brazzaville, Republic of Congo.&amp;#xD;London School of Hygiene &amp;amp; Tropical Medicine, London, UK.&amp;#xD;Institute of Virology, Philipps University, Marburg, Germany.&lt;/auth-address&gt;&lt;titles&gt;&lt;title&gt;Early transmission and case fatality of Ebola virus at the index site of the 2013-16 west African Ebola outbreak: a cross-sectional seroprevalence survey&lt;/title&gt;&lt;secondary-title&gt;Lancet Infect Dis&lt;/secondary-title&gt;&lt;/titles&gt;&lt;periodical&gt;&lt;full-title&gt;Lancet Infect Dis&lt;/full-title&gt;&lt;/periodical&gt;&lt;pages&gt;429-438&lt;/pages&gt;&lt;volume&gt;19&lt;/volume&gt;&lt;number&gt;4&lt;/number&gt;&lt;edition&gt;2019/02/26&lt;/edition&gt;&lt;dates&gt;&lt;year&gt;2019&lt;/year&gt;&lt;pub-dates&gt;&lt;date&gt;Apr&lt;/date&gt;&lt;/pub-dates&gt;&lt;/dates&gt;&lt;isbn&gt;1474-4457 (Electronic)&amp;#xD;1473-3099 (Linking)&lt;/isbn&gt;&lt;accession-num&gt;30799252&lt;/accession-num&gt;&lt;urls&gt;&lt;related-urls&gt;&lt;url&gt;https://www.ncbi.nlm.nih.gov/pubmed/30799252&lt;/url&gt;&lt;/related-urls&gt;&lt;/urls&gt;&lt;custom2&gt;PMC6437313&lt;/custom2&gt;&lt;electronic-resource-num&gt;10.1016/S1473-3099(18)30791-6&lt;/electronic-resource-num&gt;&lt;/record&gt;&lt;/Cite&gt;&lt;/EndNote&gt;</w:instrText>
      </w:r>
      <w:r w:rsidR="00DB5243">
        <w:fldChar w:fldCharType="separate"/>
      </w:r>
      <w:r w:rsidR="00F76D49" w:rsidRPr="00F76D49">
        <w:rPr>
          <w:noProof/>
          <w:vertAlign w:val="superscript"/>
        </w:rPr>
        <w:t>4</w:t>
      </w:r>
      <w:r w:rsidR="00DB5243">
        <w:fldChar w:fldCharType="end"/>
      </w:r>
      <w:r w:rsidR="006E3421">
        <w:t>.</w:t>
      </w:r>
      <w:r w:rsidR="00C84151">
        <w:t xml:space="preserve"> This underscores the need </w:t>
      </w:r>
      <w:r w:rsidR="007E3D75">
        <w:t xml:space="preserve">for </w:t>
      </w:r>
      <w:r w:rsidR="009D698A">
        <w:t xml:space="preserve">the development of </w:t>
      </w:r>
      <w:r w:rsidR="00BB420A">
        <w:t xml:space="preserve">robust serology assays </w:t>
      </w:r>
      <w:r w:rsidR="009D698A">
        <w:t xml:space="preserve">and </w:t>
      </w:r>
      <w:r w:rsidR="00BB420A">
        <w:t xml:space="preserve">how they are used </w:t>
      </w:r>
      <w:r w:rsidR="009527C4">
        <w:t xml:space="preserve">to </w:t>
      </w:r>
      <w:r w:rsidR="00283CE0">
        <w:t>assess the true picture of infection</w:t>
      </w:r>
      <w:r w:rsidR="007E3D75">
        <w:t>.</w:t>
      </w:r>
    </w:p>
    <w:p w14:paraId="34F122BF" w14:textId="21CEC178" w:rsidR="00A8106E" w:rsidRDefault="00A8106E" w:rsidP="000F44A4">
      <w:pPr>
        <w:jc w:val="both"/>
      </w:pPr>
    </w:p>
    <w:p w14:paraId="10831D4B" w14:textId="2C035A96" w:rsidR="00D636A2" w:rsidRDefault="00A1717C" w:rsidP="000F44A4">
      <w:pPr>
        <w:jc w:val="both"/>
      </w:pPr>
      <w:r>
        <w:t>C</w:t>
      </w:r>
      <w:r w:rsidR="00E84A36">
        <w:t xml:space="preserve">o-morbidities </w:t>
      </w:r>
      <w:r>
        <w:t>are likely to</w:t>
      </w:r>
      <w:r w:rsidR="00E84A36">
        <w:t xml:space="preserve"> play a role in severity and outcome</w:t>
      </w:r>
      <w:r w:rsidR="00BB420A">
        <w:t>.</w:t>
      </w:r>
      <w:r w:rsidR="0058460A">
        <w:t xml:space="preserve"> </w:t>
      </w:r>
      <w:r w:rsidR="00BB420A">
        <w:t>A</w:t>
      </w:r>
      <w:r w:rsidR="0058460A">
        <w:t>part from underlying health conditions</w:t>
      </w:r>
      <w:r w:rsidR="00BB420A">
        <w:t>,</w:t>
      </w:r>
      <w:r w:rsidR="0058460A">
        <w:t xml:space="preserve"> </w:t>
      </w:r>
      <w:r w:rsidR="00CB7A55">
        <w:t xml:space="preserve">the presence of co-infections </w:t>
      </w:r>
      <w:r w:rsidR="007A34BE">
        <w:t>will certainty contribute</w:t>
      </w:r>
      <w:r w:rsidR="008A6775">
        <w:fldChar w:fldCharType="begin">
          <w:fldData xml:space="preserve">PEVuZE5vdGU+PENpdGU+PEF1dGhvcj5DYXJyb2xsPC9BdXRob3I+PFllYXI+MjAxNzwvWWVhcj48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</w:fldData>
        </w:fldChar>
      </w:r>
      <w:r w:rsidR="00F76D49">
        <w:instrText xml:space="preserve"> ADDIN EN.CITE </w:instrText>
      </w:r>
      <w:r w:rsidR="00F76D49">
        <w:fldChar w:fldCharType="begin">
          <w:fldData xml:space="preserve">PEVuZE5vdGU+PENpdGU+PEF1dGhvcj5DYXJyb2xsPC9BdXRob3I+PFllYXI+MjAxNzwvWWVhcj48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</w:fldData>
        </w:fldChar>
      </w:r>
      <w:r w:rsidR="00F76D49">
        <w:instrText xml:space="preserve"> ADDIN EN.CITE.DATA </w:instrText>
      </w:r>
      <w:r w:rsidR="00F76D49">
        <w:fldChar w:fldCharType="end"/>
      </w:r>
      <w:r w:rsidR="008A6775">
        <w:fldChar w:fldCharType="separate"/>
      </w:r>
      <w:r w:rsidR="00F76D49" w:rsidRPr="00F76D49">
        <w:rPr>
          <w:noProof/>
          <w:vertAlign w:val="superscript"/>
        </w:rPr>
        <w:t>5</w:t>
      </w:r>
      <w:r w:rsidR="008A6775">
        <w:fldChar w:fldCharType="end"/>
      </w:r>
      <w:r w:rsidR="007A34BE">
        <w:t xml:space="preserve">. </w:t>
      </w:r>
      <w:r w:rsidR="001D4597">
        <w:t xml:space="preserve">For example, </w:t>
      </w:r>
      <w:r w:rsidR="001C681F">
        <w:t>MERS-</w:t>
      </w:r>
      <w:proofErr w:type="spellStart"/>
      <w:r w:rsidR="001C681F">
        <w:t>CoV</w:t>
      </w:r>
      <w:proofErr w:type="spellEnd"/>
      <w:r w:rsidR="001C681F">
        <w:t xml:space="preserve"> </w:t>
      </w:r>
      <w:r w:rsidR="00120132">
        <w:t>has been found in combination</w:t>
      </w:r>
      <w:r w:rsidR="001C681F">
        <w:t xml:space="preserve"> </w:t>
      </w:r>
      <w:r w:rsidR="00CE4D5D">
        <w:t xml:space="preserve">with other respiratory pathogens </w:t>
      </w:r>
      <w:r w:rsidR="00707CE9">
        <w:t>including</w:t>
      </w:r>
      <w:r w:rsidR="00CE4D5D">
        <w:t xml:space="preserve"> </w:t>
      </w:r>
      <w:r w:rsidR="001C681F">
        <w:t>influenza virus</w:t>
      </w:r>
      <w:r w:rsidR="00DA7EB2">
        <w:t xml:space="preserve">, </w:t>
      </w:r>
      <w:r w:rsidR="00DA7EB2" w:rsidRPr="00DA7EB2">
        <w:t>respiratory syncytial virus</w:t>
      </w:r>
      <w:r w:rsidR="00DA7EB2">
        <w:t xml:space="preserve"> and </w:t>
      </w:r>
      <w:r w:rsidR="00DA7EB2" w:rsidRPr="00DA7EB2">
        <w:t>Klebsiella pneumoniae</w:t>
      </w:r>
      <w:r w:rsidR="00DA7EB2">
        <w:t xml:space="preserve">. </w:t>
      </w:r>
      <w:r w:rsidR="00707CE9">
        <w:t>Metagenomic analysis of nasal aspirates using sequencing</w:t>
      </w:r>
      <w:r w:rsidR="00BB420A">
        <w:t>-</w:t>
      </w:r>
      <w:r w:rsidR="00707CE9">
        <w:t>based approaches</w:t>
      </w:r>
      <w:r w:rsidR="005D1AD2">
        <w:t xml:space="preserve"> will prove invaluable in establishing any correlation between co-infection and morbidity/mortality</w:t>
      </w:r>
      <w:r w:rsidR="004E0668">
        <w:t xml:space="preserve">. The use of </w:t>
      </w:r>
      <w:proofErr w:type="spellStart"/>
      <w:r w:rsidR="004E0668">
        <w:t>MinION</w:t>
      </w:r>
      <w:proofErr w:type="spellEnd"/>
      <w:r w:rsidR="00B56CF7">
        <w:t xml:space="preserve"> sequencing</w:t>
      </w:r>
      <w:r w:rsidR="004E0668">
        <w:t>, which provides a rapid</w:t>
      </w:r>
      <w:r w:rsidR="0018203A">
        <w:t>, portable and</w:t>
      </w:r>
      <w:r w:rsidR="004E0668">
        <w:t xml:space="preserve"> within a day capability</w:t>
      </w:r>
      <w:r w:rsidR="00B56CF7">
        <w:t xml:space="preserve"> will be useful in defining bacterial co-infection and</w:t>
      </w:r>
      <w:r w:rsidR="005D1AD2">
        <w:t xml:space="preserve"> point to appropriate </w:t>
      </w:r>
      <w:r w:rsidR="004E0668">
        <w:t xml:space="preserve">and specific </w:t>
      </w:r>
      <w:r w:rsidR="005D1AD2">
        <w:t>antibiotic care package</w:t>
      </w:r>
      <w:r w:rsidR="0018203A">
        <w:t>s</w:t>
      </w:r>
      <w:r w:rsidR="005D1AD2">
        <w:t xml:space="preserve"> in real time</w:t>
      </w:r>
      <w:r w:rsidR="008A5B80">
        <w:fldChar w:fldCharType="begin">
          <w:fldData xml:space="preserve">PEVuZE5vdGU+PENpdGU+PEF1dGhvcj5DYXJyb2xsPC9BdXRob3I+PFllYXI+MjAxNzwvWWVhcj48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</w:fldData>
        </w:fldChar>
      </w:r>
      <w:r w:rsidR="00F76D49">
        <w:instrText xml:space="preserve"> ADDIN EN.CITE </w:instrText>
      </w:r>
      <w:r w:rsidR="00F76D49">
        <w:fldChar w:fldCharType="begin">
          <w:fldData xml:space="preserve">PEVuZE5vdGU+PENpdGU+PEF1dGhvcj5DYXJyb2xsPC9BdXRob3I+PFllYXI+MjAxNzwvWWVhcj48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</w:fldData>
        </w:fldChar>
      </w:r>
      <w:r w:rsidR="00F76D49">
        <w:instrText xml:space="preserve"> ADDIN EN.CITE.DATA </w:instrText>
      </w:r>
      <w:r w:rsidR="00F76D49">
        <w:fldChar w:fldCharType="end"/>
      </w:r>
      <w:r w:rsidR="008A5B80">
        <w:fldChar w:fldCharType="separate"/>
      </w:r>
      <w:r w:rsidR="00F76D49" w:rsidRPr="00F76D49">
        <w:rPr>
          <w:noProof/>
          <w:vertAlign w:val="superscript"/>
        </w:rPr>
        <w:t>5</w:t>
      </w:r>
      <w:r w:rsidR="008A5B80">
        <w:fldChar w:fldCharType="end"/>
      </w:r>
      <w:r w:rsidR="005D1AD2">
        <w:t>.</w:t>
      </w:r>
    </w:p>
    <w:p w14:paraId="65C74C09" w14:textId="77777777" w:rsidR="00D636A2" w:rsidRDefault="00D636A2" w:rsidP="000F44A4">
      <w:pPr>
        <w:jc w:val="both"/>
      </w:pPr>
    </w:p>
    <w:p w14:paraId="157F2523" w14:textId="373DD1A2" w:rsidR="003A3226" w:rsidRDefault="00CA1CE1" w:rsidP="000F44A4">
      <w:pPr>
        <w:jc w:val="both"/>
      </w:pPr>
      <w:r>
        <w:t>Similar to SARS-CoV</w:t>
      </w:r>
      <w:r>
        <w:fldChar w:fldCharType="begin">
          <w:fldData xml:space="preserve">PEVuZE5vdGU+PENpdGU+PEF1dGhvcj5OZzwvQXV0aG9yPjxZZWFyPjIwMDQ8L1llYXI+PFJlY051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</w:fldData>
        </w:fldChar>
      </w:r>
      <w:r w:rsidR="00F76D49">
        <w:instrText xml:space="preserve"> ADDIN EN.CITE </w:instrText>
      </w:r>
      <w:r w:rsidR="00F76D49">
        <w:fldChar w:fldCharType="begin">
          <w:fldData xml:space="preserve">PEVuZE5vdGU+PENpdGU+PEF1dGhvcj5OZzwvQXV0aG9yPjxZZWFyPjIwMDQ8L1llYXI+PFJlY051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</w:fldData>
        </w:fldChar>
      </w:r>
      <w:r w:rsidR="00F76D49">
        <w:instrText xml:space="preserve"> ADDIN EN.CITE.DATA </w:instrText>
      </w:r>
      <w:r w:rsidR="00F76D49">
        <w:fldChar w:fldCharType="end"/>
      </w:r>
      <w:r>
        <w:fldChar w:fldCharType="separate"/>
      </w:r>
      <w:r w:rsidR="00F76D49" w:rsidRPr="00F76D49">
        <w:rPr>
          <w:noProof/>
          <w:vertAlign w:val="superscript"/>
        </w:rPr>
        <w:t>6</w:t>
      </w:r>
      <w:r>
        <w:fldChar w:fldCharType="end"/>
      </w:r>
      <w:r>
        <w:t>, s</w:t>
      </w:r>
      <w:r w:rsidR="003A3226">
        <w:t xml:space="preserve">tudying the host response </w:t>
      </w:r>
      <w:r w:rsidR="00D636A2">
        <w:t xml:space="preserve">in </w:t>
      </w:r>
      <w:r w:rsidR="00D61007">
        <w:t>SARS-CoV-2 infections will be essential in providing information on</w:t>
      </w:r>
      <w:r w:rsidR="00DA38A6">
        <w:t xml:space="preserve"> </w:t>
      </w:r>
      <w:r w:rsidR="00BB420A">
        <w:t xml:space="preserve">infection and immunity, </w:t>
      </w:r>
      <w:r w:rsidR="00DA38A6">
        <w:t xml:space="preserve">inflammation, </w:t>
      </w:r>
      <w:r w:rsidR="00D61007">
        <w:t xml:space="preserve">and identifying </w:t>
      </w:r>
      <w:r w:rsidR="00D636A2">
        <w:t>biomarkers</w:t>
      </w:r>
      <w:r w:rsidR="00BB420A">
        <w:t xml:space="preserve"> to define immune-correlates of protection, and/or severity</w:t>
      </w:r>
      <w:r w:rsidR="00D636A2">
        <w:t>.</w:t>
      </w:r>
      <w:r w:rsidR="00DA38A6">
        <w:t xml:space="preserve"> This will tie into both </w:t>
      </w:r>
      <w:r w:rsidR="00F005CC">
        <w:t xml:space="preserve">clinical case management and the development of </w:t>
      </w:r>
      <w:r w:rsidR="00FD4F47">
        <w:t>targeted</w:t>
      </w:r>
      <w:r w:rsidR="00BB420A">
        <w:t xml:space="preserve"> </w:t>
      </w:r>
      <w:r w:rsidR="00F005CC">
        <w:t>therapeutics.</w:t>
      </w:r>
      <w:r w:rsidR="00D636A2">
        <w:t xml:space="preserve"> In large outbreak situations and limited resources</w:t>
      </w:r>
      <w:r w:rsidR="00FA1E2F">
        <w:t>, the use of prognostic biomarkers</w:t>
      </w:r>
      <w:r w:rsidR="00D636A2">
        <w:t xml:space="preserve"> </w:t>
      </w:r>
      <w:r w:rsidR="00BB420A">
        <w:t xml:space="preserve">will be instrumental </w:t>
      </w:r>
      <w:r w:rsidR="00D636A2">
        <w:t xml:space="preserve">in the allocation </w:t>
      </w:r>
      <w:r w:rsidR="00BB420A">
        <w:t xml:space="preserve">appropriate </w:t>
      </w:r>
      <w:r w:rsidR="00F005CC">
        <w:t>medical care to the right patient, rather than a one size fits all strategy</w:t>
      </w:r>
      <w:r w:rsidR="00FA1E2F">
        <w:fldChar w:fldCharType="begin">
          <w:fldData xml:space="preserve">PEVuZE5vdGU+PENpdGU+PEF1dGhvcj5MaXU8L0F1dGhvcj48WWVhcj4yMDE3PC9ZZWFyPjxSZWNO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</w:fldData>
        </w:fldChar>
      </w:r>
      <w:r w:rsidR="00F76D49">
        <w:instrText xml:space="preserve"> ADDIN EN.CITE </w:instrText>
      </w:r>
      <w:r w:rsidR="00F76D49">
        <w:fldChar w:fldCharType="begin">
          <w:fldData xml:space="preserve">PEVuZE5vdGU+PENpdGU+PEF1dGhvcj5MaXU8L0F1dGhvcj48WWVhcj4yMDE3PC9ZZWFyPjxSZWNO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</w:fldData>
        </w:fldChar>
      </w:r>
      <w:r w:rsidR="00F76D49">
        <w:instrText xml:space="preserve"> ADDIN EN.CITE.DATA </w:instrText>
      </w:r>
      <w:r w:rsidR="00F76D49">
        <w:fldChar w:fldCharType="end"/>
      </w:r>
      <w:r w:rsidR="00FA1E2F">
        <w:fldChar w:fldCharType="separate"/>
      </w:r>
      <w:r w:rsidR="00F76D49" w:rsidRPr="00F76D49">
        <w:rPr>
          <w:noProof/>
          <w:vertAlign w:val="superscript"/>
        </w:rPr>
        <w:t>7</w:t>
      </w:r>
      <w:r w:rsidR="00FA1E2F">
        <w:fldChar w:fldCharType="end"/>
      </w:r>
      <w:r w:rsidR="00F005CC">
        <w:t>.</w:t>
      </w:r>
    </w:p>
    <w:p w14:paraId="499BC57B" w14:textId="3ECB1F29" w:rsidR="00074BCD" w:rsidRDefault="00074BCD" w:rsidP="000F44A4">
      <w:pPr>
        <w:jc w:val="both"/>
      </w:pPr>
    </w:p>
    <w:p w14:paraId="1534D954" w14:textId="2AD86205" w:rsidR="008A6775" w:rsidRDefault="00CC111C" w:rsidP="000F44A4">
      <w:pPr>
        <w:jc w:val="both"/>
      </w:pPr>
      <w:r>
        <w:t>Perhaps</w:t>
      </w:r>
      <w:r w:rsidR="00BF05A4">
        <w:t xml:space="preserve"> the best lesson</w:t>
      </w:r>
      <w:r>
        <w:t xml:space="preserve"> </w:t>
      </w:r>
      <w:r w:rsidR="00BF05A4">
        <w:t xml:space="preserve">we can learn </w:t>
      </w:r>
      <w:r w:rsidR="00414CA6">
        <w:t>in the</w:t>
      </w:r>
      <w:r w:rsidR="00BF05A4">
        <w:t xml:space="preserve"> control of these outbreaks is open, honest and accurate reporting of cases.</w:t>
      </w:r>
      <w:r w:rsidR="003F6229">
        <w:t xml:space="preserve"> This is critical in shutting down transmission chains and real time virus sequenc</w:t>
      </w:r>
      <w:r w:rsidR="008D4C6F">
        <w:t>ing can support field based epidemiological investigations</w:t>
      </w:r>
      <w:r w:rsidR="00954C7D">
        <w:fldChar w:fldCharType="begin">
          <w:fldData xml:space="preserve">PEVuZE5vdGU+PENpdGU+PEF1dGhvcj5LYWZldHpvcG91bG91PC9BdXRob3I+PFllYXI+MjAxOTwv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</w:fldData>
        </w:fldChar>
      </w:r>
      <w:r w:rsidR="00F76D49">
        <w:instrText xml:space="preserve"> ADDIN EN.CITE </w:instrText>
      </w:r>
      <w:r w:rsidR="00F76D49">
        <w:fldChar w:fldCharType="begin">
          <w:fldData xml:space="preserve">PEVuZE5vdGU+PENpdGU+PEF1dGhvcj5LYWZldHpvcG91bG91PC9BdXRob3I+PFllYXI+MjAxOTwv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</w:fldData>
        </w:fldChar>
      </w:r>
      <w:r w:rsidR="00F76D49">
        <w:instrText xml:space="preserve"> ADDIN EN.CITE.DATA </w:instrText>
      </w:r>
      <w:r w:rsidR="00F76D49">
        <w:fldChar w:fldCharType="end"/>
      </w:r>
      <w:r w:rsidR="00954C7D">
        <w:fldChar w:fldCharType="separate"/>
      </w:r>
      <w:r w:rsidR="00F76D49" w:rsidRPr="00F76D49">
        <w:rPr>
          <w:noProof/>
          <w:vertAlign w:val="superscript"/>
        </w:rPr>
        <w:t>8 9</w:t>
      </w:r>
      <w:r w:rsidR="00954C7D">
        <w:fldChar w:fldCharType="end"/>
      </w:r>
      <w:r w:rsidR="008D4C6F">
        <w:t>.</w:t>
      </w:r>
      <w:r w:rsidR="00BF05A4">
        <w:t xml:space="preserve"> </w:t>
      </w:r>
      <w:r w:rsidR="008D4C6F">
        <w:t>L</w:t>
      </w:r>
      <w:r w:rsidR="00BF05A4">
        <w:t xml:space="preserve">essons can be learnt </w:t>
      </w:r>
      <w:r w:rsidR="008D4C6F">
        <w:t xml:space="preserve">at a governmental level </w:t>
      </w:r>
      <w:r w:rsidR="00BF05A4">
        <w:t xml:space="preserve">by how </w:t>
      </w:r>
      <w:r w:rsidR="0096590D">
        <w:t xml:space="preserve">both </w:t>
      </w:r>
      <w:r w:rsidR="00BF05A4">
        <w:t>Saudi Arabia</w:t>
      </w:r>
      <w:r w:rsidR="00414CA6">
        <w:t xml:space="preserve"> and Singapore respond to severe coronavirus cases</w:t>
      </w:r>
      <w:r w:rsidR="00926309">
        <w:t>, with information being immediately available.</w:t>
      </w:r>
    </w:p>
    <w:p w14:paraId="49BD1BF9" w14:textId="77777777" w:rsidR="008A6775" w:rsidRDefault="008A6775" w:rsidP="000F44A4">
      <w:pPr>
        <w:jc w:val="both"/>
      </w:pPr>
    </w:p>
    <w:p w14:paraId="47918A75" w14:textId="77777777" w:rsidR="00F76D49" w:rsidRPr="00F76D49" w:rsidRDefault="008A6775" w:rsidP="00F76D49">
      <w:pPr>
        <w:pStyle w:val="EndNoteBibliography"/>
        <w:ind w:left="720" w:hanging="720"/>
        <w:rPr>
          <w:noProof/>
        </w:rPr>
      </w:pPr>
      <w:r>
        <w:fldChar w:fldCharType="begin"/>
      </w:r>
      <w:r>
        <w:instrText xml:space="preserve"> ADDIN EN.REFLIST </w:instrText>
      </w:r>
      <w:r>
        <w:fldChar w:fldCharType="separate"/>
      </w:r>
      <w:r w:rsidR="00F76D49" w:rsidRPr="00F76D49">
        <w:rPr>
          <w:noProof/>
        </w:rPr>
        <w:t xml:space="preserve">1. Falzarano D, de Wit E, Rasmussen AL, et al. Treatment with interferon-alpha2b and ribavirin improves outcome in MERS-CoV-infected rhesus macaques. </w:t>
      </w:r>
      <w:r w:rsidR="00F76D49" w:rsidRPr="00F76D49">
        <w:rPr>
          <w:i/>
          <w:noProof/>
        </w:rPr>
        <w:t>Nat Med</w:t>
      </w:r>
      <w:r w:rsidR="00F76D49" w:rsidRPr="00F76D49">
        <w:rPr>
          <w:noProof/>
        </w:rPr>
        <w:t xml:space="preserve"> 2013;19(10):1313-7. doi: 10.1038/nm.3362 [published Online First: 2013/09/10]</w:t>
      </w:r>
    </w:p>
    <w:p w14:paraId="27840C2A" w14:textId="77777777" w:rsidR="00F76D49" w:rsidRPr="00F76D49" w:rsidRDefault="00F76D49" w:rsidP="00F76D49">
      <w:pPr>
        <w:pStyle w:val="EndNoteBibliography"/>
        <w:ind w:left="720" w:hanging="720"/>
        <w:rPr>
          <w:noProof/>
        </w:rPr>
      </w:pPr>
      <w:r w:rsidRPr="00F76D49">
        <w:rPr>
          <w:noProof/>
        </w:rPr>
        <w:t xml:space="preserve">2. Arabi YM, Shalhoub S, Mandourah Y, et al. Ribavirin and Interferon Therapy for Critically Ill Patients With Middle East Respiratory Syndrome: A Multicenter Observational Study. </w:t>
      </w:r>
      <w:r w:rsidRPr="00F76D49">
        <w:rPr>
          <w:i/>
          <w:noProof/>
        </w:rPr>
        <w:t>Clin Infect Dis</w:t>
      </w:r>
      <w:r w:rsidRPr="00F76D49">
        <w:rPr>
          <w:noProof/>
        </w:rPr>
        <w:t xml:space="preserve"> 2019 doi: 10.1093/cid/ciz544 [published Online First: 2020/01/12]</w:t>
      </w:r>
    </w:p>
    <w:p w14:paraId="7911994A" w14:textId="77777777" w:rsidR="00F76D49" w:rsidRPr="00F76D49" w:rsidRDefault="00F76D49" w:rsidP="00F76D49">
      <w:pPr>
        <w:pStyle w:val="EndNoteBibliography"/>
        <w:ind w:left="720" w:hanging="720"/>
        <w:rPr>
          <w:noProof/>
        </w:rPr>
      </w:pPr>
      <w:r w:rsidRPr="00F76D49">
        <w:rPr>
          <w:noProof/>
        </w:rPr>
        <w:t xml:space="preserve">3. Modjarrad K, Roberts CC, Mills KT, et al. Safety and immunogenicity of an anti-Middle East respiratory syndrome coronavirus DNA vaccine: a phase 1, open-label, single-arm, dose-escalation trial. </w:t>
      </w:r>
      <w:r w:rsidRPr="00F76D49">
        <w:rPr>
          <w:i/>
          <w:noProof/>
        </w:rPr>
        <w:t>Lancet Infect Dis</w:t>
      </w:r>
      <w:r w:rsidRPr="00F76D49">
        <w:rPr>
          <w:noProof/>
        </w:rPr>
        <w:t xml:space="preserve"> 2019;19(9):1013-22. doi: 10.1016/S1473-3099(19)30266-X [published Online First: 2019/07/29]</w:t>
      </w:r>
    </w:p>
    <w:p w14:paraId="0970B3D8" w14:textId="77777777" w:rsidR="00F76D49" w:rsidRPr="00F76D49" w:rsidRDefault="00F76D49" w:rsidP="00F76D49">
      <w:pPr>
        <w:pStyle w:val="EndNoteBibliography"/>
        <w:ind w:left="720" w:hanging="720"/>
        <w:rPr>
          <w:noProof/>
        </w:rPr>
      </w:pPr>
      <w:r w:rsidRPr="00F76D49">
        <w:rPr>
          <w:noProof/>
        </w:rPr>
        <w:t xml:space="preserve">4. Timothy JWS, Hall Y, Akoi-Bore J, et al. Early transmission and case fatality of Ebola virus at the index site of the 2013-16 west African Ebola outbreak: a cross-sectional seroprevalence survey. </w:t>
      </w:r>
      <w:r w:rsidRPr="00F76D49">
        <w:rPr>
          <w:i/>
          <w:noProof/>
        </w:rPr>
        <w:t>Lancet Infect Dis</w:t>
      </w:r>
      <w:r w:rsidRPr="00F76D49">
        <w:rPr>
          <w:noProof/>
        </w:rPr>
        <w:t xml:space="preserve"> 2019;19(4):429-38. doi: 10.1016/S1473-3099(18)30791-6 [published Online First: 2019/02/26]</w:t>
      </w:r>
    </w:p>
    <w:p w14:paraId="10BA025D" w14:textId="77777777" w:rsidR="00F76D49" w:rsidRPr="00F76D49" w:rsidRDefault="00F76D49" w:rsidP="00F76D49">
      <w:pPr>
        <w:pStyle w:val="EndNoteBibliography"/>
        <w:ind w:left="720" w:hanging="720"/>
        <w:rPr>
          <w:noProof/>
        </w:rPr>
      </w:pPr>
      <w:r w:rsidRPr="00F76D49">
        <w:rPr>
          <w:noProof/>
        </w:rPr>
        <w:t xml:space="preserve">5. Carroll MW, Haldenby S, Rickett NY, et al. Deep Sequencing of RNA from Blood and Oral Swab Samples Reveals the Presence of Nucleic Acid from a Number of Pathogens in Patients with Acute Ebola Virus Disease and Is Consistent with Bacterial Translocation across the Gut. </w:t>
      </w:r>
      <w:r w:rsidRPr="00F76D49">
        <w:rPr>
          <w:i/>
          <w:noProof/>
        </w:rPr>
        <w:t>mSphere</w:t>
      </w:r>
      <w:r w:rsidRPr="00F76D49">
        <w:rPr>
          <w:noProof/>
        </w:rPr>
        <w:t xml:space="preserve"> 2017;2(4) doi: 10.1128/mSphereDirect.00325-17 [published Online First: 2017/09/02]</w:t>
      </w:r>
    </w:p>
    <w:p w14:paraId="027A9BC6" w14:textId="77777777" w:rsidR="00F76D49" w:rsidRPr="00F76D49" w:rsidRDefault="00F76D49" w:rsidP="00F76D49">
      <w:pPr>
        <w:pStyle w:val="EndNoteBibliography"/>
        <w:ind w:left="720" w:hanging="720"/>
        <w:rPr>
          <w:noProof/>
        </w:rPr>
      </w:pPr>
      <w:r w:rsidRPr="00F76D49">
        <w:rPr>
          <w:noProof/>
        </w:rPr>
        <w:t xml:space="preserve">6. Ng LF, Hibberd ML, Ooi EE, et al. A human in vitro model system for investigating genome-wide host responses to SARS coronavirus infection. </w:t>
      </w:r>
      <w:r w:rsidRPr="00F76D49">
        <w:rPr>
          <w:i/>
          <w:noProof/>
        </w:rPr>
        <w:t>BMC Infect Dis</w:t>
      </w:r>
      <w:r w:rsidRPr="00F76D49">
        <w:rPr>
          <w:noProof/>
        </w:rPr>
        <w:t xml:space="preserve"> 2004;4:34. doi: 10.1186/1471-2334-4-34 [published Online First: 2004/09/11]</w:t>
      </w:r>
    </w:p>
    <w:p w14:paraId="29B9A5FA" w14:textId="77777777" w:rsidR="00F76D49" w:rsidRPr="00F76D49" w:rsidRDefault="00F76D49" w:rsidP="00F76D49">
      <w:pPr>
        <w:pStyle w:val="EndNoteBibliography"/>
        <w:ind w:left="720" w:hanging="720"/>
        <w:rPr>
          <w:noProof/>
        </w:rPr>
      </w:pPr>
      <w:r w:rsidRPr="00F76D49">
        <w:rPr>
          <w:noProof/>
        </w:rPr>
        <w:t xml:space="preserve">7. Liu X, Speranza E, Munoz-Fontela C, et al. Transcriptomic signatures differentiate survival from fatal outcomes in humans infected with Ebola virus. </w:t>
      </w:r>
      <w:r w:rsidRPr="00F76D49">
        <w:rPr>
          <w:i/>
          <w:noProof/>
        </w:rPr>
        <w:t>Genome Biol</w:t>
      </w:r>
      <w:r w:rsidRPr="00F76D49">
        <w:rPr>
          <w:noProof/>
        </w:rPr>
        <w:t xml:space="preserve"> 2017;18(1):4. doi: 10.1186/s13059-016-1137-3 [published Online First: 2017/01/20]</w:t>
      </w:r>
    </w:p>
    <w:p w14:paraId="4B4C61EF" w14:textId="77777777" w:rsidR="00F76D49" w:rsidRPr="00F76D49" w:rsidRDefault="00F76D49" w:rsidP="00F76D49">
      <w:pPr>
        <w:pStyle w:val="EndNoteBibliography"/>
        <w:ind w:left="720" w:hanging="720"/>
        <w:rPr>
          <w:noProof/>
        </w:rPr>
      </w:pPr>
      <w:r w:rsidRPr="00F76D49">
        <w:rPr>
          <w:noProof/>
        </w:rPr>
        <w:t xml:space="preserve">8. Kafetzopoulou LE, Pullan ST, Lemey P, et al. Metagenomic sequencing at the epicenter of the Nigeria 2018 Lassa fever outbreak. </w:t>
      </w:r>
      <w:r w:rsidRPr="00F76D49">
        <w:rPr>
          <w:i/>
          <w:noProof/>
        </w:rPr>
        <w:t>Science</w:t>
      </w:r>
      <w:r w:rsidRPr="00F76D49">
        <w:rPr>
          <w:noProof/>
        </w:rPr>
        <w:t xml:space="preserve"> 2019;363(6422):74-77. doi: 10.1126/science.aau9343 [published Online First: 2019/01/05]</w:t>
      </w:r>
    </w:p>
    <w:p w14:paraId="591FF22E" w14:textId="77777777" w:rsidR="00F76D49" w:rsidRPr="00F76D49" w:rsidRDefault="00F76D49" w:rsidP="00F76D49">
      <w:pPr>
        <w:pStyle w:val="EndNoteBibliography"/>
        <w:ind w:left="720" w:hanging="720"/>
        <w:rPr>
          <w:noProof/>
        </w:rPr>
      </w:pPr>
      <w:r w:rsidRPr="00F76D49">
        <w:rPr>
          <w:noProof/>
        </w:rPr>
        <w:t xml:space="preserve">9. Carroll MW. Retrospective versus real-time Ebola virus sequencing. </w:t>
      </w:r>
      <w:r w:rsidRPr="00F76D49">
        <w:rPr>
          <w:i/>
          <w:noProof/>
        </w:rPr>
        <w:t>Lancet Infect Dis</w:t>
      </w:r>
      <w:r w:rsidRPr="00F76D49">
        <w:rPr>
          <w:noProof/>
        </w:rPr>
        <w:t xml:space="preserve"> 2019;19(6):567-68. doi: 10.1016/S1473-3099(19)30207-5 [published Online First: 2019/04/20]</w:t>
      </w:r>
    </w:p>
    <w:p w14:paraId="54D0AAC4" w14:textId="16F892AF" w:rsidR="00290E3E" w:rsidRDefault="008A6775" w:rsidP="000F44A4">
      <w:pPr>
        <w:jc w:val="both"/>
      </w:pPr>
      <w:r>
        <w:fldChar w:fldCharType="end"/>
      </w:r>
    </w:p>
    <w:sectPr w:rsidR="00290E3E" w:rsidSect="00D404A2">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f0zsa9tvxe91e59rdx9xfzxwre92vvtd2r&quot;&gt;BMJ editorial 2020&lt;record-ids&gt;&lt;item&gt;1&lt;/item&gt;&lt;item&gt;2&lt;/item&gt;&lt;item&gt;3&lt;/item&gt;&lt;item&gt;4&lt;/item&gt;&lt;item&gt;5&lt;/item&gt;&lt;item&gt;6&lt;/item&gt;&lt;item&gt;7&lt;/item&gt;&lt;item&gt;10&lt;/item&gt;&lt;item&gt;11&lt;/item&gt;&lt;/record-ids&gt;&lt;/item&gt;&lt;/Libraries&gt;"/>
  </w:docVars>
  <w:rsids>
    <w:rsidRoot w:val="0007143A"/>
    <w:rsid w:val="00017CB2"/>
    <w:rsid w:val="00040665"/>
    <w:rsid w:val="00050A95"/>
    <w:rsid w:val="00054FFF"/>
    <w:rsid w:val="00056481"/>
    <w:rsid w:val="00066983"/>
    <w:rsid w:val="00066DE3"/>
    <w:rsid w:val="00067185"/>
    <w:rsid w:val="0007143A"/>
    <w:rsid w:val="0007189D"/>
    <w:rsid w:val="00073E53"/>
    <w:rsid w:val="00074BCD"/>
    <w:rsid w:val="00075E8B"/>
    <w:rsid w:val="000826FD"/>
    <w:rsid w:val="00083273"/>
    <w:rsid w:val="00093D3F"/>
    <w:rsid w:val="0009658D"/>
    <w:rsid w:val="00097D1F"/>
    <w:rsid w:val="000A3FF1"/>
    <w:rsid w:val="000A6098"/>
    <w:rsid w:val="000A6778"/>
    <w:rsid w:val="000C101A"/>
    <w:rsid w:val="000C1526"/>
    <w:rsid w:val="000C7787"/>
    <w:rsid w:val="000D0273"/>
    <w:rsid w:val="000D2C09"/>
    <w:rsid w:val="000D2E35"/>
    <w:rsid w:val="000D65B8"/>
    <w:rsid w:val="000F44A4"/>
    <w:rsid w:val="000F4678"/>
    <w:rsid w:val="000F66F9"/>
    <w:rsid w:val="000F7288"/>
    <w:rsid w:val="001000F6"/>
    <w:rsid w:val="00120132"/>
    <w:rsid w:val="00133726"/>
    <w:rsid w:val="0013385C"/>
    <w:rsid w:val="001547D6"/>
    <w:rsid w:val="001664DE"/>
    <w:rsid w:val="00170B31"/>
    <w:rsid w:val="0017757E"/>
    <w:rsid w:val="0017776B"/>
    <w:rsid w:val="001778AC"/>
    <w:rsid w:val="0018203A"/>
    <w:rsid w:val="00186109"/>
    <w:rsid w:val="00186CC7"/>
    <w:rsid w:val="001A00D4"/>
    <w:rsid w:val="001A754E"/>
    <w:rsid w:val="001B1BD5"/>
    <w:rsid w:val="001C681F"/>
    <w:rsid w:val="001D0777"/>
    <w:rsid w:val="001D2681"/>
    <w:rsid w:val="001D4597"/>
    <w:rsid w:val="001D690D"/>
    <w:rsid w:val="001E4C7C"/>
    <w:rsid w:val="001F12D3"/>
    <w:rsid w:val="00211644"/>
    <w:rsid w:val="002134BC"/>
    <w:rsid w:val="00223216"/>
    <w:rsid w:val="00224A1A"/>
    <w:rsid w:val="002432EA"/>
    <w:rsid w:val="00256624"/>
    <w:rsid w:val="00262349"/>
    <w:rsid w:val="002650C5"/>
    <w:rsid w:val="00283CE0"/>
    <w:rsid w:val="00284BDE"/>
    <w:rsid w:val="00290E3E"/>
    <w:rsid w:val="002A0287"/>
    <w:rsid w:val="002B6256"/>
    <w:rsid w:val="002C2C17"/>
    <w:rsid w:val="002C4C8D"/>
    <w:rsid w:val="002D1C59"/>
    <w:rsid w:val="002E77EC"/>
    <w:rsid w:val="002F62F3"/>
    <w:rsid w:val="003020BC"/>
    <w:rsid w:val="0031415D"/>
    <w:rsid w:val="003141ED"/>
    <w:rsid w:val="00324B22"/>
    <w:rsid w:val="00337C98"/>
    <w:rsid w:val="00340046"/>
    <w:rsid w:val="0034441C"/>
    <w:rsid w:val="00354F6D"/>
    <w:rsid w:val="0036350C"/>
    <w:rsid w:val="003644F9"/>
    <w:rsid w:val="00364A54"/>
    <w:rsid w:val="00370613"/>
    <w:rsid w:val="00391B35"/>
    <w:rsid w:val="003A0155"/>
    <w:rsid w:val="003A0877"/>
    <w:rsid w:val="003A3226"/>
    <w:rsid w:val="003B0CFE"/>
    <w:rsid w:val="003B42D6"/>
    <w:rsid w:val="003C0636"/>
    <w:rsid w:val="003D71C0"/>
    <w:rsid w:val="003E438F"/>
    <w:rsid w:val="003E745F"/>
    <w:rsid w:val="003F565B"/>
    <w:rsid w:val="003F6229"/>
    <w:rsid w:val="003F7655"/>
    <w:rsid w:val="00413E73"/>
    <w:rsid w:val="00414CA6"/>
    <w:rsid w:val="00427ABA"/>
    <w:rsid w:val="00431AB7"/>
    <w:rsid w:val="00434218"/>
    <w:rsid w:val="0043421A"/>
    <w:rsid w:val="00436C81"/>
    <w:rsid w:val="00442138"/>
    <w:rsid w:val="00444794"/>
    <w:rsid w:val="00450723"/>
    <w:rsid w:val="00451719"/>
    <w:rsid w:val="004639C8"/>
    <w:rsid w:val="0048166C"/>
    <w:rsid w:val="00481F48"/>
    <w:rsid w:val="004826AA"/>
    <w:rsid w:val="004843B1"/>
    <w:rsid w:val="004902B4"/>
    <w:rsid w:val="00497AF2"/>
    <w:rsid w:val="004A3B8C"/>
    <w:rsid w:val="004B1C42"/>
    <w:rsid w:val="004B6E77"/>
    <w:rsid w:val="004C2879"/>
    <w:rsid w:val="004D375F"/>
    <w:rsid w:val="004D54EF"/>
    <w:rsid w:val="004D595C"/>
    <w:rsid w:val="004E0668"/>
    <w:rsid w:val="00504803"/>
    <w:rsid w:val="00521C6B"/>
    <w:rsid w:val="00533282"/>
    <w:rsid w:val="00541E8E"/>
    <w:rsid w:val="005470F1"/>
    <w:rsid w:val="00550107"/>
    <w:rsid w:val="005545CD"/>
    <w:rsid w:val="00563170"/>
    <w:rsid w:val="00564C9C"/>
    <w:rsid w:val="005660F9"/>
    <w:rsid w:val="00571439"/>
    <w:rsid w:val="00582C8C"/>
    <w:rsid w:val="0058460A"/>
    <w:rsid w:val="005A033F"/>
    <w:rsid w:val="005B05CA"/>
    <w:rsid w:val="005B0B1B"/>
    <w:rsid w:val="005B19E6"/>
    <w:rsid w:val="005B6D1D"/>
    <w:rsid w:val="005B708B"/>
    <w:rsid w:val="005B77E7"/>
    <w:rsid w:val="005C1CA9"/>
    <w:rsid w:val="005C2F28"/>
    <w:rsid w:val="005D1AD2"/>
    <w:rsid w:val="005D62CC"/>
    <w:rsid w:val="005E2CC2"/>
    <w:rsid w:val="005E4A86"/>
    <w:rsid w:val="005E51FA"/>
    <w:rsid w:val="005E52A8"/>
    <w:rsid w:val="005E6D83"/>
    <w:rsid w:val="005F2E5B"/>
    <w:rsid w:val="005F35EA"/>
    <w:rsid w:val="005F76B4"/>
    <w:rsid w:val="00604667"/>
    <w:rsid w:val="00606EA2"/>
    <w:rsid w:val="00621AA9"/>
    <w:rsid w:val="00630C48"/>
    <w:rsid w:val="00631276"/>
    <w:rsid w:val="00635CC9"/>
    <w:rsid w:val="00641022"/>
    <w:rsid w:val="0065278E"/>
    <w:rsid w:val="00654CB4"/>
    <w:rsid w:val="00663463"/>
    <w:rsid w:val="00664C03"/>
    <w:rsid w:val="006670EB"/>
    <w:rsid w:val="00671EFD"/>
    <w:rsid w:val="006729CE"/>
    <w:rsid w:val="00672DC6"/>
    <w:rsid w:val="00672DFF"/>
    <w:rsid w:val="0067633B"/>
    <w:rsid w:val="006823A1"/>
    <w:rsid w:val="00686214"/>
    <w:rsid w:val="00687F77"/>
    <w:rsid w:val="00693BA0"/>
    <w:rsid w:val="006942ED"/>
    <w:rsid w:val="0069584D"/>
    <w:rsid w:val="006A67EA"/>
    <w:rsid w:val="006B6C2B"/>
    <w:rsid w:val="006B7DA0"/>
    <w:rsid w:val="006C46DB"/>
    <w:rsid w:val="006C7E0A"/>
    <w:rsid w:val="006D1063"/>
    <w:rsid w:val="006D66F0"/>
    <w:rsid w:val="006E12A6"/>
    <w:rsid w:val="006E3421"/>
    <w:rsid w:val="006F1A70"/>
    <w:rsid w:val="006F55B3"/>
    <w:rsid w:val="006F576E"/>
    <w:rsid w:val="00700898"/>
    <w:rsid w:val="00702AFA"/>
    <w:rsid w:val="00706568"/>
    <w:rsid w:val="00706CD9"/>
    <w:rsid w:val="00707CE9"/>
    <w:rsid w:val="00720BBA"/>
    <w:rsid w:val="00723B33"/>
    <w:rsid w:val="0072775E"/>
    <w:rsid w:val="00732DF0"/>
    <w:rsid w:val="00735850"/>
    <w:rsid w:val="00737D36"/>
    <w:rsid w:val="00747792"/>
    <w:rsid w:val="00750701"/>
    <w:rsid w:val="00755463"/>
    <w:rsid w:val="007647DB"/>
    <w:rsid w:val="007671B0"/>
    <w:rsid w:val="00772DE8"/>
    <w:rsid w:val="00781264"/>
    <w:rsid w:val="007845BD"/>
    <w:rsid w:val="007877EF"/>
    <w:rsid w:val="0078793E"/>
    <w:rsid w:val="007A34BE"/>
    <w:rsid w:val="007A3C4B"/>
    <w:rsid w:val="007A594D"/>
    <w:rsid w:val="007B0FB4"/>
    <w:rsid w:val="007B1F4C"/>
    <w:rsid w:val="007C4703"/>
    <w:rsid w:val="007D0C79"/>
    <w:rsid w:val="007E3D75"/>
    <w:rsid w:val="007F15DE"/>
    <w:rsid w:val="007F4A60"/>
    <w:rsid w:val="0080039D"/>
    <w:rsid w:val="008023B6"/>
    <w:rsid w:val="0080671F"/>
    <w:rsid w:val="008124C1"/>
    <w:rsid w:val="008236F9"/>
    <w:rsid w:val="00826E4A"/>
    <w:rsid w:val="008275D9"/>
    <w:rsid w:val="008351B3"/>
    <w:rsid w:val="00846CA3"/>
    <w:rsid w:val="00854188"/>
    <w:rsid w:val="008816C3"/>
    <w:rsid w:val="00886E05"/>
    <w:rsid w:val="00892660"/>
    <w:rsid w:val="0089466D"/>
    <w:rsid w:val="00894929"/>
    <w:rsid w:val="008A0CFA"/>
    <w:rsid w:val="008A5B80"/>
    <w:rsid w:val="008A6775"/>
    <w:rsid w:val="008A69BE"/>
    <w:rsid w:val="008D4C6F"/>
    <w:rsid w:val="008D6952"/>
    <w:rsid w:val="008E4878"/>
    <w:rsid w:val="009016F9"/>
    <w:rsid w:val="00905D52"/>
    <w:rsid w:val="0091147E"/>
    <w:rsid w:val="009224AB"/>
    <w:rsid w:val="0092429D"/>
    <w:rsid w:val="00926309"/>
    <w:rsid w:val="009345D5"/>
    <w:rsid w:val="009354CE"/>
    <w:rsid w:val="009410C6"/>
    <w:rsid w:val="00941AC5"/>
    <w:rsid w:val="009519CC"/>
    <w:rsid w:val="009527C4"/>
    <w:rsid w:val="00954C7D"/>
    <w:rsid w:val="00954CD2"/>
    <w:rsid w:val="009575A1"/>
    <w:rsid w:val="0096590D"/>
    <w:rsid w:val="00971CDA"/>
    <w:rsid w:val="00983931"/>
    <w:rsid w:val="00984856"/>
    <w:rsid w:val="00986064"/>
    <w:rsid w:val="00990E45"/>
    <w:rsid w:val="00992B5F"/>
    <w:rsid w:val="00994E5C"/>
    <w:rsid w:val="00996536"/>
    <w:rsid w:val="009B7F4F"/>
    <w:rsid w:val="009C6BB3"/>
    <w:rsid w:val="009D0BB5"/>
    <w:rsid w:val="009D698A"/>
    <w:rsid w:val="009E0FE9"/>
    <w:rsid w:val="00A006DD"/>
    <w:rsid w:val="00A11759"/>
    <w:rsid w:val="00A14FF9"/>
    <w:rsid w:val="00A1717C"/>
    <w:rsid w:val="00A44217"/>
    <w:rsid w:val="00A51EFB"/>
    <w:rsid w:val="00A55133"/>
    <w:rsid w:val="00A7214B"/>
    <w:rsid w:val="00A8106E"/>
    <w:rsid w:val="00A96A22"/>
    <w:rsid w:val="00AC0F44"/>
    <w:rsid w:val="00AC1DDF"/>
    <w:rsid w:val="00AC4CA7"/>
    <w:rsid w:val="00AE0342"/>
    <w:rsid w:val="00AE6159"/>
    <w:rsid w:val="00AF4775"/>
    <w:rsid w:val="00AF5C19"/>
    <w:rsid w:val="00B06A96"/>
    <w:rsid w:val="00B078DB"/>
    <w:rsid w:val="00B1531E"/>
    <w:rsid w:val="00B15BF2"/>
    <w:rsid w:val="00B20162"/>
    <w:rsid w:val="00B225CF"/>
    <w:rsid w:val="00B35982"/>
    <w:rsid w:val="00B40D03"/>
    <w:rsid w:val="00B50389"/>
    <w:rsid w:val="00B56A08"/>
    <w:rsid w:val="00B56CF7"/>
    <w:rsid w:val="00B57641"/>
    <w:rsid w:val="00B62FB6"/>
    <w:rsid w:val="00B81432"/>
    <w:rsid w:val="00B90997"/>
    <w:rsid w:val="00BA35FD"/>
    <w:rsid w:val="00BB2B4C"/>
    <w:rsid w:val="00BB420A"/>
    <w:rsid w:val="00BC384D"/>
    <w:rsid w:val="00BD2DA2"/>
    <w:rsid w:val="00BD48A6"/>
    <w:rsid w:val="00BD5BC2"/>
    <w:rsid w:val="00BE1A1A"/>
    <w:rsid w:val="00BE5A0E"/>
    <w:rsid w:val="00BE72DF"/>
    <w:rsid w:val="00BE74C6"/>
    <w:rsid w:val="00BF05A4"/>
    <w:rsid w:val="00BF5670"/>
    <w:rsid w:val="00C00BB4"/>
    <w:rsid w:val="00C07737"/>
    <w:rsid w:val="00C07932"/>
    <w:rsid w:val="00C15717"/>
    <w:rsid w:val="00C2097A"/>
    <w:rsid w:val="00C21C81"/>
    <w:rsid w:val="00C23955"/>
    <w:rsid w:val="00C27963"/>
    <w:rsid w:val="00C33B71"/>
    <w:rsid w:val="00C34913"/>
    <w:rsid w:val="00C43C2E"/>
    <w:rsid w:val="00C6520B"/>
    <w:rsid w:val="00C663A9"/>
    <w:rsid w:val="00C66D37"/>
    <w:rsid w:val="00C678A4"/>
    <w:rsid w:val="00C7048D"/>
    <w:rsid w:val="00C710D1"/>
    <w:rsid w:val="00C7236B"/>
    <w:rsid w:val="00C74B45"/>
    <w:rsid w:val="00C80A34"/>
    <w:rsid w:val="00C84151"/>
    <w:rsid w:val="00C85756"/>
    <w:rsid w:val="00C85A09"/>
    <w:rsid w:val="00C92AB1"/>
    <w:rsid w:val="00C9361C"/>
    <w:rsid w:val="00C93D57"/>
    <w:rsid w:val="00C944AD"/>
    <w:rsid w:val="00C972F5"/>
    <w:rsid w:val="00CA0524"/>
    <w:rsid w:val="00CA1CE1"/>
    <w:rsid w:val="00CA570B"/>
    <w:rsid w:val="00CB2B0F"/>
    <w:rsid w:val="00CB7A55"/>
    <w:rsid w:val="00CC111C"/>
    <w:rsid w:val="00CC6B91"/>
    <w:rsid w:val="00CC7E44"/>
    <w:rsid w:val="00CD6374"/>
    <w:rsid w:val="00CE4D5D"/>
    <w:rsid w:val="00CE6696"/>
    <w:rsid w:val="00CE79C6"/>
    <w:rsid w:val="00CF2462"/>
    <w:rsid w:val="00CF59C5"/>
    <w:rsid w:val="00D00FC3"/>
    <w:rsid w:val="00D02DFE"/>
    <w:rsid w:val="00D040F3"/>
    <w:rsid w:val="00D11177"/>
    <w:rsid w:val="00D12685"/>
    <w:rsid w:val="00D1794C"/>
    <w:rsid w:val="00D34646"/>
    <w:rsid w:val="00D404A2"/>
    <w:rsid w:val="00D470DB"/>
    <w:rsid w:val="00D47506"/>
    <w:rsid w:val="00D57442"/>
    <w:rsid w:val="00D61007"/>
    <w:rsid w:val="00D636A2"/>
    <w:rsid w:val="00D650C8"/>
    <w:rsid w:val="00D659CA"/>
    <w:rsid w:val="00D72162"/>
    <w:rsid w:val="00D74091"/>
    <w:rsid w:val="00D87C25"/>
    <w:rsid w:val="00DA38A6"/>
    <w:rsid w:val="00DA5B4C"/>
    <w:rsid w:val="00DA7EB2"/>
    <w:rsid w:val="00DB5243"/>
    <w:rsid w:val="00DE394A"/>
    <w:rsid w:val="00DF66BE"/>
    <w:rsid w:val="00E00BBC"/>
    <w:rsid w:val="00E00FBF"/>
    <w:rsid w:val="00E03D49"/>
    <w:rsid w:val="00E11B14"/>
    <w:rsid w:val="00E14D2B"/>
    <w:rsid w:val="00E15CC0"/>
    <w:rsid w:val="00E25615"/>
    <w:rsid w:val="00E32400"/>
    <w:rsid w:val="00E41942"/>
    <w:rsid w:val="00E43723"/>
    <w:rsid w:val="00E46688"/>
    <w:rsid w:val="00E47EE0"/>
    <w:rsid w:val="00E65042"/>
    <w:rsid w:val="00E6722C"/>
    <w:rsid w:val="00E754F0"/>
    <w:rsid w:val="00E8086D"/>
    <w:rsid w:val="00E84A36"/>
    <w:rsid w:val="00E877BB"/>
    <w:rsid w:val="00E91E3D"/>
    <w:rsid w:val="00EA2A8B"/>
    <w:rsid w:val="00EC48FB"/>
    <w:rsid w:val="00ED511A"/>
    <w:rsid w:val="00ED69D9"/>
    <w:rsid w:val="00ED6E7E"/>
    <w:rsid w:val="00EF1E8B"/>
    <w:rsid w:val="00EF3995"/>
    <w:rsid w:val="00F005CC"/>
    <w:rsid w:val="00F065DC"/>
    <w:rsid w:val="00F07511"/>
    <w:rsid w:val="00F4195B"/>
    <w:rsid w:val="00F438D9"/>
    <w:rsid w:val="00F51FED"/>
    <w:rsid w:val="00F728BA"/>
    <w:rsid w:val="00F76D49"/>
    <w:rsid w:val="00F77926"/>
    <w:rsid w:val="00F82CF1"/>
    <w:rsid w:val="00F9724A"/>
    <w:rsid w:val="00FA1E2F"/>
    <w:rsid w:val="00FA2433"/>
    <w:rsid w:val="00FA7CF1"/>
    <w:rsid w:val="00FB3909"/>
    <w:rsid w:val="00FB7880"/>
    <w:rsid w:val="00FC03FC"/>
    <w:rsid w:val="00FC3F27"/>
    <w:rsid w:val="00FC4F51"/>
    <w:rsid w:val="00FD3EF4"/>
    <w:rsid w:val="00FD4F47"/>
    <w:rsid w:val="00FD51E9"/>
    <w:rsid w:val="00FE6956"/>
    <w:rsid w:val="00FF0B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ED4F72"/>
  <w15:chartTrackingRefBased/>
  <w15:docId w15:val="{84B24085-09A4-2543-BF2B-BB4BE8B75E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A6775"/>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8A6775"/>
    <w:rPr>
      <w:rFonts w:ascii="Calibri" w:hAnsi="Calibri" w:cs="Calibri"/>
    </w:rPr>
  </w:style>
  <w:style w:type="paragraph" w:customStyle="1" w:styleId="EndNoteBibliography">
    <w:name w:val="EndNote Bibliography"/>
    <w:basedOn w:val="Normal"/>
    <w:link w:val="EndNoteBibliographyChar"/>
    <w:rsid w:val="008A6775"/>
    <w:pPr>
      <w:jc w:val="both"/>
    </w:pPr>
    <w:rPr>
      <w:rFonts w:ascii="Calibri" w:hAnsi="Calibri" w:cs="Calibri"/>
      <w:lang w:val="en-US"/>
    </w:rPr>
  </w:style>
  <w:style w:type="character" w:customStyle="1" w:styleId="EndNoteBibliographyChar">
    <w:name w:val="EndNote Bibliography Char"/>
    <w:basedOn w:val="DefaultParagraphFont"/>
    <w:link w:val="EndNoteBibliography"/>
    <w:rsid w:val="008A6775"/>
    <w:rPr>
      <w:rFonts w:ascii="Calibri" w:hAnsi="Calibri" w:cs="Calibri"/>
    </w:rPr>
  </w:style>
  <w:style w:type="paragraph" w:styleId="BalloonText">
    <w:name w:val="Balloon Text"/>
    <w:basedOn w:val="Normal"/>
    <w:link w:val="BalloonTextChar"/>
    <w:uiPriority w:val="99"/>
    <w:semiHidden/>
    <w:unhideWhenUsed/>
    <w:rsid w:val="00093D3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93D3F"/>
    <w:rPr>
      <w:rFonts w:ascii="Times New Roman" w:hAnsi="Times New Roman" w:cs="Times New Roman"/>
      <w:sz w:val="18"/>
      <w:szCs w:val="18"/>
      <w:lang w:val="en-GB"/>
    </w:rPr>
  </w:style>
  <w:style w:type="character" w:styleId="CommentReference">
    <w:name w:val="annotation reference"/>
    <w:basedOn w:val="DefaultParagraphFont"/>
    <w:uiPriority w:val="99"/>
    <w:semiHidden/>
    <w:unhideWhenUsed/>
    <w:rsid w:val="007A3C4B"/>
    <w:rPr>
      <w:sz w:val="16"/>
      <w:szCs w:val="16"/>
    </w:rPr>
  </w:style>
  <w:style w:type="paragraph" w:styleId="CommentText">
    <w:name w:val="annotation text"/>
    <w:basedOn w:val="Normal"/>
    <w:link w:val="CommentTextChar"/>
    <w:uiPriority w:val="99"/>
    <w:semiHidden/>
    <w:unhideWhenUsed/>
    <w:rsid w:val="007A3C4B"/>
    <w:rPr>
      <w:sz w:val="20"/>
      <w:szCs w:val="20"/>
    </w:rPr>
  </w:style>
  <w:style w:type="character" w:customStyle="1" w:styleId="CommentTextChar">
    <w:name w:val="Comment Text Char"/>
    <w:basedOn w:val="DefaultParagraphFont"/>
    <w:link w:val="CommentText"/>
    <w:uiPriority w:val="99"/>
    <w:semiHidden/>
    <w:rsid w:val="007A3C4B"/>
    <w:rPr>
      <w:sz w:val="20"/>
      <w:szCs w:val="20"/>
      <w:lang w:val="en-GB"/>
    </w:rPr>
  </w:style>
  <w:style w:type="paragraph" w:styleId="CommentSubject">
    <w:name w:val="annotation subject"/>
    <w:basedOn w:val="CommentText"/>
    <w:next w:val="CommentText"/>
    <w:link w:val="CommentSubjectChar"/>
    <w:uiPriority w:val="99"/>
    <w:semiHidden/>
    <w:unhideWhenUsed/>
    <w:rsid w:val="007A3C4B"/>
    <w:rPr>
      <w:b/>
      <w:bCs/>
    </w:rPr>
  </w:style>
  <w:style w:type="character" w:customStyle="1" w:styleId="CommentSubjectChar">
    <w:name w:val="Comment Subject Char"/>
    <w:basedOn w:val="CommentTextChar"/>
    <w:link w:val="CommentSubject"/>
    <w:uiPriority w:val="99"/>
    <w:semiHidden/>
    <w:rsid w:val="007A3C4B"/>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3483261">
      <w:bodyDiv w:val="1"/>
      <w:marLeft w:val="0"/>
      <w:marRight w:val="0"/>
      <w:marTop w:val="0"/>
      <w:marBottom w:val="0"/>
      <w:divBdr>
        <w:top w:val="none" w:sz="0" w:space="0" w:color="auto"/>
        <w:left w:val="none" w:sz="0" w:space="0" w:color="auto"/>
        <w:bottom w:val="none" w:sz="0" w:space="0" w:color="auto"/>
        <w:right w:val="none" w:sz="0" w:space="0" w:color="auto"/>
      </w:divBdr>
    </w:div>
    <w:div w:id="629362933">
      <w:bodyDiv w:val="1"/>
      <w:marLeft w:val="0"/>
      <w:marRight w:val="0"/>
      <w:marTop w:val="0"/>
      <w:marBottom w:val="0"/>
      <w:divBdr>
        <w:top w:val="none" w:sz="0" w:space="0" w:color="auto"/>
        <w:left w:val="none" w:sz="0" w:space="0" w:color="auto"/>
        <w:bottom w:val="none" w:sz="0" w:space="0" w:color="auto"/>
        <w:right w:val="none" w:sz="0" w:space="0" w:color="auto"/>
      </w:divBdr>
    </w:div>
    <w:div w:id="2094737096">
      <w:bodyDiv w:val="1"/>
      <w:marLeft w:val="0"/>
      <w:marRight w:val="0"/>
      <w:marTop w:val="0"/>
      <w:marBottom w:val="0"/>
      <w:divBdr>
        <w:top w:val="none" w:sz="0" w:space="0" w:color="auto"/>
        <w:left w:val="none" w:sz="0" w:space="0" w:color="auto"/>
        <w:bottom w:val="none" w:sz="0" w:space="0" w:color="auto"/>
        <w:right w:val="none" w:sz="0" w:space="0" w:color="auto"/>
      </w:divBdr>
    </w:div>
    <w:div w:id="21355154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581</Words>
  <Characters>9015</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University of Liverpool</Company>
  <LinksUpToDate>false</LinksUpToDate>
  <CharactersWithSpaces>10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Hiscox</dc:creator>
  <cp:keywords/>
  <dc:description/>
  <cp:lastModifiedBy>Hiscox, Julian</cp:lastModifiedBy>
  <cp:revision>2</cp:revision>
  <dcterms:created xsi:type="dcterms:W3CDTF">2020-02-17T12:18:00Z</dcterms:created>
  <dcterms:modified xsi:type="dcterms:W3CDTF">2020-02-17T12:18:00Z</dcterms:modified>
</cp:coreProperties>
</file>